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r w:rsidRPr="0002257E">
        <w:rPr>
          <w:color w:val="1F497D" w:themeColor="text2"/>
          <w:lang w:val="en-GB"/>
        </w:rPr>
        <w:t xml:space="preserve">PeptideShaker </w:t>
      </w:r>
      <w:r>
        <w:rPr>
          <w:lang w:val="en-GB"/>
        </w:rPr>
        <w:t xml:space="preserve">example project (that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r w:rsidRPr="002202A2">
        <w:rPr>
          <w:color w:val="1F497D" w:themeColor="text2"/>
          <w:lang w:val="en-GB"/>
        </w:rPr>
        <w:t>PeptideShaker</w:t>
      </w:r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BF0C03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974676"/>
            <wp:effectExtent l="57150" t="19050" r="114300" b="73074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97467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 xml:space="preserve">As seen in the table above, </w:t>
      </w:r>
      <w:r w:rsidR="00E50D04">
        <w:t xml:space="preserve">depending on your validation threshold, </w:t>
      </w:r>
      <w:r>
        <w:t>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Pr="00387C61" w:rsidRDefault="00A92B7A" w:rsidP="00140A1B">
      <w:pPr>
        <w:spacing w:after="0"/>
        <w:jc w:val="both"/>
        <w:rPr>
          <w:sz w:val="12"/>
        </w:rPr>
      </w:pPr>
    </w:p>
    <w:p w:rsidR="00E50D04" w:rsidRDefault="00140A1B" w:rsidP="00E50D04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 xml:space="preserve">provides a confidence for every protein, peptide and peptide to spectrum match (PSM). 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</w:t>
      </w:r>
    </w:p>
    <w:p w:rsidR="00387C61" w:rsidRPr="00387C61" w:rsidRDefault="00387C61" w:rsidP="00E50D04">
      <w:pPr>
        <w:spacing w:after="0"/>
        <w:jc w:val="both"/>
        <w:rPr>
          <w:sz w:val="16"/>
        </w:rPr>
      </w:pPr>
    </w:p>
    <w:p w:rsidR="00A011C2" w:rsidRDefault="00B300A7" w:rsidP="00E50D04">
      <w:pPr>
        <w:spacing w:after="0"/>
        <w:jc w:val="both"/>
      </w:pPr>
      <w:r>
        <w:t xml:space="preserve">Here is an example from our database (the </w:t>
      </w:r>
      <w:r w:rsidR="00997891">
        <w:t>FASTA</w:t>
      </w:r>
      <w:r>
        <w:t xml:space="preserve"> file):</w:t>
      </w:r>
      <w:r w:rsidR="00140A1B">
        <w:t xml:space="preserve"> </w:t>
      </w:r>
    </w:p>
    <w:p w:rsidR="00387C61" w:rsidRPr="00387C61" w:rsidRDefault="00387C61" w:rsidP="00E50D04">
      <w:pPr>
        <w:spacing w:after="0"/>
        <w:jc w:val="both"/>
        <w:rPr>
          <w:sz w:val="4"/>
        </w:rPr>
      </w:pPr>
    </w:p>
    <w:p w:rsidR="00B300A7" w:rsidRDefault="00003BD0" w:rsidP="00B300A7">
      <w:pPr>
        <w:jc w:val="center"/>
        <w:rPr>
          <w:noProof/>
          <w:lang w:val="de-DE" w:eastAsia="de-DE"/>
        </w:rPr>
      </w:pPr>
      <w:r w:rsidRPr="00003BD0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003BD0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003BD0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003BD0">
          <w:fldChar w:fldCharType="end"/>
        </w:r>
      </w:hyperlink>
      <w:r w:rsidR="00395FDB">
        <w:t xml:space="preserve"> When a decoy hit is found among five target hits</w:t>
      </w:r>
    </w:p>
    <w:p w:rsidR="00140A1B" w:rsidRDefault="00003BD0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E51036" w:rsidRPr="00E50D04" w:rsidRDefault="00140A1B" w:rsidP="00E51036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symbols at the </w:t>
      </w:r>
      <w:r w:rsidR="00766542">
        <w:t>far right</w:t>
      </w:r>
      <w:r w:rsidR="0091574E">
        <w:t xml:space="preserve"> of each row.</w:t>
      </w:r>
      <w:r w:rsidR="00E50D04">
        <w:t xml:space="preserve"> </w:t>
      </w:r>
      <w:r>
        <w:t xml:space="preserve">These indicate </w:t>
      </w:r>
      <w:r w:rsidR="00A02D9E">
        <w:t>that</w:t>
      </w:r>
      <w:r>
        <w:t xml:space="preserve"> the corresponding protein, peptide or PSM passed a 1% FDR threshold.</w:t>
      </w:r>
      <w:r w:rsidRPr="00A02D9E">
        <w:rPr>
          <w:i/>
        </w:rPr>
        <w:t xml:space="preserve"> </w:t>
      </w:r>
      <w:r w:rsidR="00A02D9E" w:rsidRPr="00A02D9E">
        <w:rPr>
          <w:i/>
        </w:rPr>
        <w:t>On the top of the table you can see that</w:t>
      </w:r>
      <w:r w:rsidR="00A02D9E">
        <w:t xml:space="preserve"> </w:t>
      </w:r>
      <w:r w:rsidR="006868FD">
        <w:rPr>
          <w:i/>
        </w:rPr>
        <w:t>1221</w:t>
      </w:r>
      <w:r w:rsidRPr="00A02D9E">
        <w:rPr>
          <w:i/>
        </w:rPr>
        <w:t xml:space="preserve"> p</w:t>
      </w:r>
      <w:r w:rsidRPr="00075F65">
        <w:rPr>
          <w:i/>
        </w:rPr>
        <w:t xml:space="preserve">roteins were validated here out of </w:t>
      </w:r>
      <w:r w:rsidR="00F47329">
        <w:rPr>
          <w:i/>
        </w:rPr>
        <w:t>17</w:t>
      </w:r>
      <w:r w:rsidR="006868FD">
        <w:rPr>
          <w:i/>
        </w:rPr>
        <w:t>34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6868FD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40319" cy="3419558"/>
            <wp:effectExtent l="57150" t="19050" r="112781" b="85642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 t="4780" r="513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0319" cy="3419558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47FE2" w:rsidRDefault="00003BD0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108.0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</w:p>
    <w:p w:rsidR="003172EB" w:rsidRDefault="003172EB" w:rsidP="00472E56">
      <w:pPr>
        <w:jc w:val="both"/>
      </w:pPr>
      <w:r>
        <w:br w:type="page"/>
      </w:r>
    </w:p>
    <w:p w:rsidR="00A011C2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p w:rsidR="004E0B01" w:rsidRPr="004E0B01" w:rsidRDefault="004E0B01" w:rsidP="00140A1B">
      <w:pPr>
        <w:jc w:val="both"/>
        <w:rPr>
          <w:sz w:val="8"/>
        </w:rPr>
      </w:pP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</w:p>
        </w:tc>
      </w:tr>
    </w:tbl>
    <w:p w:rsidR="00140A1B" w:rsidRDefault="00140A1B" w:rsidP="00140A1B"/>
    <w:p w:rsidR="00140A1B" w:rsidRDefault="00003BD0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140A1B" w:rsidRDefault="00003BD0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3172EB" w:rsidRPr="003172EB" w:rsidRDefault="003172EB" w:rsidP="00140A1B">
      <w:pPr>
        <w:jc w:val="both"/>
        <w:rPr>
          <w:sz w:val="6"/>
        </w:rPr>
      </w:pPr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6868FD">
        <w:t>1221</w:t>
      </w:r>
      <w:r>
        <w:t xml:space="preserve"> proteins were validated including </w:t>
      </w:r>
      <w:r w:rsidR="006E36C9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0E5271">
        <w:t>12</w:t>
      </w:r>
      <w:r w:rsidR="006868FD">
        <w:t>29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>show that the FDR limit used is actually 0.</w:t>
      </w:r>
      <w:r w:rsidR="006868FD">
        <w:t>98</w:t>
      </w:r>
      <w:r>
        <w:t xml:space="preserve">%. </w:t>
      </w:r>
      <w:r w:rsidRPr="00063B12">
        <w:rPr>
          <w:i/>
        </w:rPr>
        <w:t xml:space="preserve">Why is it not 1%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A02D9E">
        <w:t xml:space="preserve"> that the point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867F0B">
        <w:t>31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867F0B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35984" cy="3408100"/>
            <wp:effectExtent l="57150" t="19050" r="117116" b="780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 t="5222" r="516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35984" cy="34081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</w:t>
      </w:r>
      <w:r w:rsidR="00BB3400">
        <w:rPr>
          <w:i/>
        </w:rPr>
        <w:t>using a</w:t>
      </w:r>
      <w:r w:rsidR="00BB0E36">
        <w:rPr>
          <w:i/>
        </w:rPr>
        <w:t xml:space="preserve"> 95% confidence</w:t>
      </w:r>
      <w:r w:rsidR="00BB3400">
        <w:rPr>
          <w:i/>
        </w:rPr>
        <w:t xml:space="preserve"> threshold</w:t>
      </w:r>
      <w:r w:rsidR="00BB0E36">
        <w:rPr>
          <w:i/>
        </w:rPr>
        <w:t xml:space="preserve">? </w:t>
      </w:r>
      <w:r w:rsidR="00BB3400">
        <w:rPr>
          <w:i/>
        </w:rPr>
        <w:t>In your opinion, w</w:t>
      </w:r>
      <w:r w:rsidR="00BB0E36">
        <w:rPr>
          <w:i/>
        </w:rPr>
        <w:t xml:space="preserve">hat </w:t>
      </w:r>
      <w:r w:rsidR="00BB3400">
        <w:rPr>
          <w:i/>
        </w:rPr>
        <w:t>is</w:t>
      </w:r>
      <w:r w:rsidR="00BB0E36">
        <w:rPr>
          <w:i/>
        </w:rPr>
        <w:t xml:space="preserve"> the best </w:t>
      </w:r>
      <w:r w:rsidR="00BB3400">
        <w:rPr>
          <w:i/>
        </w:rPr>
        <w:t>threshold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003BD0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BB3400">
        <w:rPr>
          <w:i/>
        </w:rPr>
        <w:t>How do the validation metrics for peptides and PSM compare to the protein level</w:t>
      </w:r>
      <w:r w:rsidR="0055336A">
        <w:rPr>
          <w:i/>
        </w:rPr>
        <w:t>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</w:p>
    <w:p w:rsidR="00BB3400" w:rsidRDefault="00003BD0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003BD0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003BD0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003BD0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</w:p>
    <w:p w:rsidR="00BB3400" w:rsidRDefault="00BB3400" w:rsidP="00BB3400">
      <w:r>
        <w:br w:type="page"/>
      </w:r>
    </w:p>
    <w:p w:rsidR="00A336EA" w:rsidRDefault="00347FE2" w:rsidP="0029335C">
      <w:pPr>
        <w:jc w:val="both"/>
      </w:pPr>
      <w:r>
        <w:lastRenderedPageBreak/>
        <w:t xml:space="preserve">Now go back to the </w:t>
      </w:r>
      <w:r w:rsidRPr="00347FE2">
        <w:rPr>
          <w:color w:val="1F497D" w:themeColor="text2"/>
        </w:rPr>
        <w:t>O</w:t>
      </w:r>
      <w:r w:rsidR="00BB3400" w:rsidRPr="00347FE2">
        <w:rPr>
          <w:color w:val="1F497D" w:themeColor="text2"/>
        </w:rPr>
        <w:t>verview</w:t>
      </w:r>
      <w:r w:rsidR="00BB3400">
        <w:t xml:space="preserve"> tab, on top of every table, you will see that PeptideShaker </w:t>
      </w:r>
      <w:r w:rsidR="00D16AE3">
        <w:t>marked</w:t>
      </w:r>
      <w:r w:rsidR="00A336EA">
        <w:t xml:space="preserve"> some of the validated matches as confident</w:t>
      </w:r>
      <w:r w:rsidR="00D16AE3">
        <w:t xml:space="preserve"> and some as doubtful. At 1% FDR</w:t>
      </w:r>
      <w:r w:rsidR="00A336EA">
        <w:t xml:space="preserve"> </w:t>
      </w:r>
      <w:r w:rsidR="00D16AE3">
        <w:t>579</w:t>
      </w:r>
      <w:r w:rsidR="00A336EA">
        <w:t xml:space="preserve"> protein matches were marked as confident </w:t>
      </w:r>
      <w:r w:rsidR="00D16AE3">
        <w:t xml:space="preserve">and 642 as doubtful, </w:t>
      </w:r>
      <w:r w:rsidR="00A336EA">
        <w:t xml:space="preserve">out of </w:t>
      </w:r>
      <w:r w:rsidR="00D16AE3">
        <w:t>a total of 1221</w:t>
      </w:r>
      <w:r w:rsidR="00A336EA">
        <w:t xml:space="preserve"> statistically validated hits. </w:t>
      </w:r>
      <w:r w:rsidR="00A336EA" w:rsidRPr="00A336EA">
        <w:rPr>
          <w:i/>
        </w:rPr>
        <w:t xml:space="preserve">Why are </w:t>
      </w:r>
      <w:r w:rsidR="00AB5758">
        <w:rPr>
          <w:i/>
        </w:rPr>
        <w:t>protein matches</w:t>
      </w:r>
      <w:r w:rsidR="00A336EA" w:rsidRPr="00A336EA">
        <w:rPr>
          <w:i/>
        </w:rPr>
        <w:t xml:space="preserve"> </w:t>
      </w:r>
      <w:r w:rsidR="00A336EA">
        <w:rPr>
          <w:i/>
        </w:rPr>
        <w:t>doubtful</w:t>
      </w:r>
      <w:r w:rsidR="00370905">
        <w:rPr>
          <w:i/>
        </w:rPr>
        <w:t xml:space="preserve"> </w:t>
      </w:r>
      <w:r w:rsidR="00AB5758">
        <w:rPr>
          <w:i/>
        </w:rPr>
        <w:t>although</w:t>
      </w:r>
      <w:r w:rsidR="00370905">
        <w:rPr>
          <w:i/>
        </w:rPr>
        <w:t xml:space="preserve"> validated</w:t>
      </w:r>
      <w:r w:rsidR="00A336EA" w:rsidRPr="00A336EA">
        <w:rPr>
          <w:i/>
        </w:rPr>
        <w:t>?</w:t>
      </w:r>
      <w:r w:rsidR="00A336EA" w:rsidRPr="00A336EA">
        <w:rPr>
          <w:i/>
          <w:color w:val="9BBB59" w:themeColor="accent3"/>
          <w:lang w:val="en-GB"/>
        </w:rPr>
        <w:t xml:space="preserve"> </w:t>
      </w:r>
      <w:r w:rsidR="00A336EA">
        <w:rPr>
          <w:i/>
          <w:color w:val="9BBB59" w:themeColor="accent3"/>
          <w:lang w:val="en-GB"/>
        </w:rPr>
        <w:t xml:space="preserve"> </w:t>
      </w:r>
      <w:r w:rsidR="00A336EA" w:rsidRPr="0005713E">
        <w:rPr>
          <w:i/>
          <w:color w:val="9BBB59" w:themeColor="accent3"/>
          <w:lang w:val="en-GB"/>
        </w:rPr>
        <w:t>[</w:t>
      </w:r>
      <w:r w:rsidR="00A336EA">
        <w:rPr>
          <w:i/>
          <w:color w:val="9BBB59" w:themeColor="accent3"/>
          <w:sz w:val="20"/>
          <w:lang w:val="en-GB"/>
        </w:rPr>
        <w:t>1.5h]</w:t>
      </w:r>
    </w:p>
    <w:p w:rsidR="00A336EA" w:rsidRDefault="0063575A" w:rsidP="0029335C">
      <w:pPr>
        <w:jc w:val="both"/>
      </w:pPr>
      <w:r>
        <w:t xml:space="preserve">If you scroll down to the </w:t>
      </w:r>
      <w:r w:rsidR="00BF0C03">
        <w:t>272</w:t>
      </w:r>
      <w:r w:rsidR="00AB5758">
        <w:t xml:space="preserve">, you will see the first group marked as doubtful: </w:t>
      </w:r>
      <w:r w:rsidR="00AB5758" w:rsidRPr="00273BF9">
        <w:rPr>
          <w:color w:val="1F497D" w:themeColor="text2"/>
        </w:rPr>
        <w:t>Q</w:t>
      </w:r>
      <w:r w:rsidR="00273BF9" w:rsidRPr="00273BF9">
        <w:rPr>
          <w:color w:val="1F497D" w:themeColor="text2"/>
        </w:rPr>
        <w:t>92598</w:t>
      </w:r>
      <w:r w:rsidR="00AB5758">
        <w:t xml:space="preserve">. If you click on the </w:t>
      </w:r>
      <w:r w:rsidR="00347FE2">
        <w:t xml:space="preserve">yellow </w:t>
      </w:r>
      <w:r w:rsidR="00AB5758">
        <w:t xml:space="preserve">warning </w:t>
      </w:r>
      <w:r w:rsidR="00347FE2">
        <w:t>icon</w:t>
      </w:r>
      <w:r w:rsidR="00AB5758">
        <w:t>, a diagnostic dialog will open showing why this protein validation was marked as doubtful:</w:t>
      </w:r>
    </w:p>
    <w:p w:rsidR="00347FE2" w:rsidRPr="00AD32F9" w:rsidRDefault="00347FE2" w:rsidP="0029335C">
      <w:pPr>
        <w:jc w:val="both"/>
        <w:rPr>
          <w:sz w:val="4"/>
        </w:rPr>
      </w:pPr>
    </w:p>
    <w:p w:rsidR="00AB5758" w:rsidRDefault="00BF0C03" w:rsidP="00AB575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650232" cy="3496766"/>
            <wp:effectExtent l="57150" t="19050" r="112268" b="8463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7594" cy="349478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7FE2" w:rsidRDefault="00347FE2" w:rsidP="00AB5758">
      <w:pPr>
        <w:jc w:val="center"/>
      </w:pPr>
    </w:p>
    <w:p w:rsidR="00AB5758" w:rsidRDefault="00AB5758" w:rsidP="00DD392B">
      <w:pPr>
        <w:jc w:val="both"/>
      </w:pPr>
      <w:r>
        <w:t>As you can see here, the protein was marked as doubtful because its identification is supported by only one confident peptide</w:t>
      </w:r>
      <w:r w:rsidR="00562739">
        <w:t xml:space="preserve"> and one confident spectrum</w:t>
      </w:r>
      <w:r>
        <w:t>. This does not mean that the protein identification is wrong, but it should be considered with care.</w:t>
      </w:r>
      <w:bookmarkStart w:id="0" w:name="_GoBack"/>
      <w:bookmarkEnd w:id="0"/>
    </w:p>
    <w:p w:rsidR="00AF6B1F" w:rsidRDefault="00AF6B1F" w:rsidP="00DD392B">
      <w:pPr>
        <w:jc w:val="both"/>
      </w:pPr>
      <w:r>
        <w:t xml:space="preserve">Similar filters are also </w:t>
      </w:r>
      <w:r w:rsidR="00533179">
        <w:t>used</w:t>
      </w:r>
      <w:r w:rsidR="00AD32F9">
        <w:t xml:space="preserve"> at the peptide and PSM level, and the following colors are always used: green (validated and confident), yellow (validated</w:t>
      </w:r>
      <w:r w:rsidR="00721741">
        <w:t>, but</w:t>
      </w:r>
      <w:r w:rsidR="00AD32F9">
        <w:t xml:space="preserve"> doubtful) and red (not validated).</w:t>
      </w:r>
    </w:p>
    <w:p w:rsidR="00206534" w:rsidRDefault="00206534" w:rsidP="0029335C">
      <w:pPr>
        <w:jc w:val="both"/>
      </w:pPr>
      <w:r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3F2FE1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54417" cy="2634229"/>
            <wp:effectExtent l="57150" t="19050" r="117733" b="70871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59932" cy="2636798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the PEP is nothing but </w:t>
      </w:r>
      <w:r w:rsidRPr="00146B25">
        <w:rPr>
          <w:color w:val="002060"/>
        </w:rPr>
        <w:t>1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>– estimated thanks to the decoy hits. When the classical FDR is valid (this is questionable with X!Tandem results</w:t>
      </w:r>
      <w:hyperlink w:anchor="_ENREF_7" w:tooltip="Everett, 2010 #79" w:history="1">
        <w:r w:rsidR="00003BD0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003BD0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003BD0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003BD0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003BD0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4D724C" w:rsidRDefault="004D724C" w:rsidP="00C22471">
      <w:pPr>
        <w:spacing w:after="0" w:line="240" w:lineRule="auto"/>
      </w:pPr>
      <w:r>
        <w:separator/>
      </w:r>
    </w:p>
  </w:endnote>
  <w:endnote w:type="continuationSeparator" w:id="0">
    <w:p w:rsidR="004D724C" w:rsidRDefault="004D724C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003BD0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003BD0" w:rsidRPr="00EE5E45">
      <w:rPr>
        <w:b/>
      </w:rPr>
      <w:fldChar w:fldCharType="separate"/>
    </w:r>
    <w:r w:rsidR="00721741">
      <w:rPr>
        <w:b/>
        <w:noProof/>
      </w:rPr>
      <w:t>7</w:t>
    </w:r>
    <w:r w:rsidR="00003BD0" w:rsidRPr="00EE5E45">
      <w:rPr>
        <w:b/>
      </w:rPr>
      <w:fldChar w:fldCharType="end"/>
    </w:r>
    <w:r w:rsidR="00D1669B" w:rsidRPr="00EE5E45">
      <w:t xml:space="preserve"> of </w:t>
    </w:r>
    <w:r w:rsidR="00003BD0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003BD0" w:rsidRPr="00EE5E45">
      <w:rPr>
        <w:b/>
      </w:rPr>
      <w:fldChar w:fldCharType="separate"/>
    </w:r>
    <w:r w:rsidR="00721741">
      <w:rPr>
        <w:b/>
        <w:noProof/>
      </w:rPr>
      <w:t>9</w:t>
    </w:r>
    <w:r w:rsidR="00003BD0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4D724C" w:rsidRDefault="004D724C" w:rsidP="00C22471">
      <w:pPr>
        <w:spacing w:after="0" w:line="240" w:lineRule="auto"/>
      </w:pPr>
      <w:r>
        <w:separator/>
      </w:r>
    </w:p>
  </w:footnote>
  <w:footnote w:type="continuationSeparator" w:id="0">
    <w:p w:rsidR="004D724C" w:rsidRDefault="004D724C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3BD0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96D11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1C1A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71E"/>
    <w:rsid w:val="001A0848"/>
    <w:rsid w:val="001A67F1"/>
    <w:rsid w:val="001B042E"/>
    <w:rsid w:val="001B2871"/>
    <w:rsid w:val="001B44F6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BF9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13E0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6FAD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47FE2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0905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C61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A66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FE1"/>
    <w:rsid w:val="003F639F"/>
    <w:rsid w:val="00400269"/>
    <w:rsid w:val="004004B3"/>
    <w:rsid w:val="00401B7D"/>
    <w:rsid w:val="00403F5F"/>
    <w:rsid w:val="004067AB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1CCA"/>
    <w:rsid w:val="00484F6C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24C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3179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2739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75A"/>
    <w:rsid w:val="00640D11"/>
    <w:rsid w:val="00643F52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8FD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741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67F0B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02D9E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6EA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7FD"/>
    <w:rsid w:val="00AA483D"/>
    <w:rsid w:val="00AA5A54"/>
    <w:rsid w:val="00AA6A2A"/>
    <w:rsid w:val="00AB0A19"/>
    <w:rsid w:val="00AB0CE2"/>
    <w:rsid w:val="00AB3544"/>
    <w:rsid w:val="00AB4C81"/>
    <w:rsid w:val="00AB5758"/>
    <w:rsid w:val="00AB6A4F"/>
    <w:rsid w:val="00AC1D72"/>
    <w:rsid w:val="00AC21D0"/>
    <w:rsid w:val="00AC308A"/>
    <w:rsid w:val="00AC6B52"/>
    <w:rsid w:val="00AC79D4"/>
    <w:rsid w:val="00AC7C2D"/>
    <w:rsid w:val="00AD1F6F"/>
    <w:rsid w:val="00AD32F9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BD6"/>
    <w:rsid w:val="00AF0CBF"/>
    <w:rsid w:val="00AF2B90"/>
    <w:rsid w:val="00AF3ED1"/>
    <w:rsid w:val="00AF587A"/>
    <w:rsid w:val="00AF60A7"/>
    <w:rsid w:val="00AF6280"/>
    <w:rsid w:val="00AF65DE"/>
    <w:rsid w:val="00AF6B1F"/>
    <w:rsid w:val="00B0014E"/>
    <w:rsid w:val="00B00F16"/>
    <w:rsid w:val="00B0733C"/>
    <w:rsid w:val="00B07FBB"/>
    <w:rsid w:val="00B10A5F"/>
    <w:rsid w:val="00B177ED"/>
    <w:rsid w:val="00B20E37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400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03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6AE3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392B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0D04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43AC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8D4"/>
    <w:rsid w:val="00F560D4"/>
    <w:rsid w:val="00F56B12"/>
    <w:rsid w:val="00F57F7B"/>
    <w:rsid w:val="00F604A8"/>
    <w:rsid w:val="00F61917"/>
    <w:rsid w:val="00F62DBD"/>
    <w:rsid w:val="00F65128"/>
    <w:rsid w:val="00F65949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3906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6AE1024-047F-48F5-AED1-299672D73C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0</TotalTime>
  <Pages>9</Pages>
  <Words>2004</Words>
  <Characters>10626</Characters>
  <Application>Microsoft Office Word</Application>
  <DocSecurity>0</DocSecurity>
  <Lines>88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605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46</cp:revision>
  <cp:lastPrinted>2013-10-27T20:14:00Z</cp:lastPrinted>
  <dcterms:created xsi:type="dcterms:W3CDTF">2011-09-01T10:00:00Z</dcterms:created>
  <dcterms:modified xsi:type="dcterms:W3CDTF">2014-05-06T14:33:00Z</dcterms:modified>
</cp:coreProperties>
</file>